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7073" w:rsidRPr="00AA3DB2" w:rsidRDefault="000360B9" w:rsidP="000360B9">
      <w:pPr>
        <w:jc w:val="center"/>
        <w:rPr>
          <w:rFonts w:ascii="Times New Roman" w:hAnsi="Times New Roman" w:cs="Times New Roman"/>
          <w:b/>
          <w:sz w:val="24"/>
          <w:szCs w:val="24"/>
        </w:rPr>
      </w:pPr>
      <w:r w:rsidRPr="00AA3DB2">
        <w:rPr>
          <w:rFonts w:ascii="Times New Roman" w:hAnsi="Times New Roman" w:cs="Times New Roman"/>
          <w:b/>
          <w:sz w:val="24"/>
          <w:szCs w:val="24"/>
        </w:rPr>
        <w:t>Kebugaran Jasmani yang berhubungan dengan keterampilan dan aktivitas permainan invasi</w:t>
      </w:r>
    </w:p>
    <w:p w:rsidR="000360B9" w:rsidRPr="00AA3DB2" w:rsidRDefault="000360B9" w:rsidP="000360B9">
      <w:pPr>
        <w:pStyle w:val="ListParagraph"/>
        <w:numPr>
          <w:ilvl w:val="0"/>
          <w:numId w:val="1"/>
        </w:numPr>
        <w:jc w:val="both"/>
        <w:rPr>
          <w:rFonts w:ascii="Times New Roman" w:hAnsi="Times New Roman" w:cs="Times New Roman"/>
          <w:b/>
          <w:sz w:val="24"/>
          <w:szCs w:val="24"/>
        </w:rPr>
      </w:pPr>
      <w:r w:rsidRPr="00AA3DB2">
        <w:rPr>
          <w:rFonts w:ascii="Times New Roman" w:hAnsi="Times New Roman" w:cs="Times New Roman"/>
          <w:b/>
          <w:sz w:val="24"/>
          <w:szCs w:val="24"/>
        </w:rPr>
        <w:t>Komponen Kebugaran Jasmani yang terkait dengan keterampilan melalui aktivitas Invasi</w:t>
      </w:r>
    </w:p>
    <w:p w:rsidR="000360B9" w:rsidRPr="00AA3DB2" w:rsidRDefault="000360B9" w:rsidP="00FF0AD7">
      <w:pPr>
        <w:pStyle w:val="ListParagraph"/>
        <w:ind w:firstLine="720"/>
        <w:jc w:val="both"/>
        <w:rPr>
          <w:rFonts w:ascii="Times New Roman" w:hAnsi="Times New Roman" w:cs="Times New Roman"/>
          <w:sz w:val="24"/>
          <w:szCs w:val="24"/>
        </w:rPr>
      </w:pPr>
      <w:r w:rsidRPr="00AA3DB2">
        <w:rPr>
          <w:rFonts w:ascii="Times New Roman" w:hAnsi="Times New Roman" w:cs="Times New Roman"/>
          <w:sz w:val="24"/>
          <w:szCs w:val="24"/>
        </w:rPr>
        <w:t xml:space="preserve">Permain invasi adalah adanya kontak fisik langsung dari seluruh pemain, baik dengan pemain dari regu sendiri atau dengan pemain dari regu lawan. </w:t>
      </w:r>
      <w:r w:rsidR="00076B8E" w:rsidRPr="00AA3DB2">
        <w:rPr>
          <w:rFonts w:ascii="Times New Roman" w:hAnsi="Times New Roman" w:cs="Times New Roman"/>
          <w:sz w:val="24"/>
          <w:szCs w:val="24"/>
        </w:rPr>
        <w:t xml:space="preserve">Adanya permainan invasi adalah aktivitas menyerang untuk membuat suatu goal, dan ada aktivitas yang mencoba menghambat terjadinya goal tersebut </w:t>
      </w:r>
      <w:r w:rsidR="00076B8E" w:rsidRPr="00AA3DB2">
        <w:rPr>
          <w:rFonts w:ascii="Times New Roman" w:hAnsi="Times New Roman" w:cs="Times New Roman"/>
          <w:sz w:val="24"/>
          <w:szCs w:val="24"/>
        </w:rPr>
        <w:fldChar w:fldCharType="begin" w:fldLock="1"/>
      </w:r>
      <w:r w:rsidR="00076B8E" w:rsidRPr="00AA3DB2">
        <w:rPr>
          <w:rFonts w:ascii="Times New Roman" w:hAnsi="Times New Roman" w:cs="Times New Roman"/>
          <w:sz w:val="24"/>
          <w:szCs w:val="24"/>
        </w:rPr>
        <w:instrText>ADDIN CSL_CITATION {"citationItems":[{"id":"ITEM-1","itemData":{"abstract":"Masalah dalam penelitian ini ialah pengembangan media pembelajaran sastra berbasis webtoon, tujuan penelitian ini untuk menghasilkan media, menguji kelayakan media, dan menguji efektivitas media pembelajaran sastra berbasis webtoon untuk menafsirkan pandangan pengarang dalam novel Maafkan Aku, Kuala Mesuji Karya Fajar untuk siswa SMA kelas XII. Penelitian ini menggunakan metode Research and Development (R &amp; D) mengacu pada model Borg and Gall. Hasil penelitian ini berupa (1) media pembelajaran berbasis webtoon dengan judul ”Kiat Praktis Menafsir Sudut Pandang Pengarang Melalui Webtoon”, (2) media webtoon layak digunakan sebagai media pembelajaran menafsir pandangan pengarang sesuai dengan hasil uji validasi dari para ahli, guru, maupun peseta didik, (3) media webtoon terbukti efektif meningkatkan kemampuan belajar siswa dengan perolehan nilai rata-rata pre test 65 dan post test 88 dengan efektivitas rata-rata 0,71 dengan kategori tinggi.","author":[{"dropping-particle":"","family":"Suciati","given":"","non-dropping-particle":"","parse-names":false,"suffix":""},{"dropping-particle":"","family":"Sumarti","given":"","non-dropping-particle":"","parse-names":false,"suffix":""},{"dropping-particle":"","family":"Sunarti","given":"Iing","non-dropping-particle":"","parse-names":false,"suffix":""}],"container-title":"J-Simbol (Bahasa, Sastra, dan Pembelajarannya)","id":"ITEM-1","issued":{"date-parts":[["2019"]]},"title":"Media Pembelajaran Berbasis Webtoon untuk Menafsrikan Pandangan Pengarang Dalam Novel","type":"article-journal"},"uris":["http://www.mendeley.com/documents/?uuid=06031f08-a8c0-4dd8-b60a-092c153e1412"]}],"mendeley":{"formattedCitation":"(Suciati et al., 2019)","plainTextFormattedCitation":"(Suciati et al., 2019)","previouslyFormattedCitation":"(Suciati et al., 2019)"},"properties":{"noteIndex":0},"schema":"https://github.com/citation-style-language/schema/raw/master/csl-citation.json"}</w:instrText>
      </w:r>
      <w:r w:rsidR="00076B8E" w:rsidRPr="00AA3DB2">
        <w:rPr>
          <w:rFonts w:ascii="Times New Roman" w:hAnsi="Times New Roman" w:cs="Times New Roman"/>
          <w:sz w:val="24"/>
          <w:szCs w:val="24"/>
        </w:rPr>
        <w:fldChar w:fldCharType="separate"/>
      </w:r>
      <w:r w:rsidR="00076B8E" w:rsidRPr="00AA3DB2">
        <w:rPr>
          <w:rFonts w:ascii="Times New Roman" w:hAnsi="Times New Roman" w:cs="Times New Roman"/>
          <w:noProof/>
          <w:sz w:val="24"/>
          <w:szCs w:val="24"/>
        </w:rPr>
        <w:t>(Suciati et al., 2019)</w:t>
      </w:r>
      <w:r w:rsidR="00076B8E" w:rsidRPr="00AA3DB2">
        <w:rPr>
          <w:rFonts w:ascii="Times New Roman" w:hAnsi="Times New Roman" w:cs="Times New Roman"/>
          <w:sz w:val="24"/>
          <w:szCs w:val="24"/>
        </w:rPr>
        <w:fldChar w:fldCharType="end"/>
      </w:r>
      <w:r w:rsidR="00FF0AD7" w:rsidRPr="00AA3DB2">
        <w:rPr>
          <w:rFonts w:ascii="Times New Roman" w:hAnsi="Times New Roman" w:cs="Times New Roman"/>
          <w:sz w:val="24"/>
          <w:szCs w:val="24"/>
        </w:rPr>
        <w:t xml:space="preserve">. </w:t>
      </w:r>
      <w:r w:rsidR="00FF0AD7" w:rsidRPr="00AA3DB2">
        <w:rPr>
          <w:rFonts w:ascii="Times New Roman" w:hAnsi="Times New Roman" w:cs="Times New Roman"/>
          <w:sz w:val="24"/>
          <w:szCs w:val="24"/>
        </w:rPr>
        <w:t>Invasi adalah menguasai atau mempertahankan obyek permainan agar selalu ada pada regunya dengan jalan melakukan</w:t>
      </w:r>
      <w:r w:rsidR="00FF0AD7" w:rsidRPr="00AA3DB2">
        <w:rPr>
          <w:rFonts w:ascii="Times New Roman" w:hAnsi="Times New Roman" w:cs="Times New Roman"/>
          <w:sz w:val="24"/>
          <w:szCs w:val="24"/>
        </w:rPr>
        <w:t xml:space="preserve"> </w:t>
      </w:r>
      <w:r w:rsidR="00FF0AD7" w:rsidRPr="00AA3DB2">
        <w:rPr>
          <w:rFonts w:ascii="Times New Roman" w:hAnsi="Times New Roman" w:cs="Times New Roman"/>
          <w:sz w:val="24"/>
          <w:szCs w:val="24"/>
        </w:rPr>
        <w:t xml:space="preserve">operan-operan (passing) atau membawa (dribbling), dan berusaha untuk mendapatkan obyek permainan dari regu lawan dengan jalan menghadang, menghambat atau merebutnya untuk mencegah atau membuat suatu goal. Beberapa penelitian menunjukkan manfaat selain mengembangkan kemampuan gerak dari permainan invasi seperti pengetahuan permainan, pengambilan keputusan dan ketrampilan teknik seperti pada permainan sepak bola bola basket atau bola tangan pada pembelajaran di sekolah </w:t>
      </w:r>
      <w:r w:rsidR="00FF0AD7" w:rsidRPr="00AA3DB2">
        <w:rPr>
          <w:rFonts w:ascii="Times New Roman" w:hAnsi="Times New Roman" w:cs="Times New Roman"/>
          <w:sz w:val="24"/>
          <w:szCs w:val="24"/>
        </w:rPr>
        <w:t xml:space="preserve">Fernando dalam </w:t>
      </w:r>
      <w:r w:rsidR="00FF0AD7" w:rsidRPr="00AA3DB2">
        <w:rPr>
          <w:rFonts w:ascii="Times New Roman" w:hAnsi="Times New Roman" w:cs="Times New Roman"/>
          <w:sz w:val="24"/>
          <w:szCs w:val="24"/>
        </w:rPr>
        <w:fldChar w:fldCharType="begin" w:fldLock="1"/>
      </w:r>
      <w:r w:rsidR="002A5F21" w:rsidRPr="00AA3DB2">
        <w:rPr>
          <w:rFonts w:ascii="Times New Roman" w:hAnsi="Times New Roman" w:cs="Times New Roman"/>
          <w:sz w:val="24"/>
          <w:szCs w:val="24"/>
        </w:rPr>
        <w:instrText>ADDIN CSL_CITATION {"citationItems":[{"id":"ITEM-1","itemData":{"DOI":"10.29407/js_unpgri.v3i2.11892","ISSN":"2548-7833","abstract":"The purpose of this research is to know how the game of invasion and the game netting against the motion the fundamental basis of students. This research use pretest posttest wants a design with control group design, population is a whole elementary school students land Mojoroto Kediri subdistrict. Sample as many as 88 students taken in cluster random sampling consisting of 51 boy and 37 girl who are between the ages of 9-12 years. Research of Nurhasan instrument 2008 consisting of 4 item tests speed, agility, balance and accuracy. The results of the research is a invasion game nor the netting game give influence on the fundamental basis of motion skills students but still do not give significant effects to enhance the fundamental basis of motion.","author":[{"dropping-particle":"","family":"Burstiando","given":"Rizki","non-dropping-particle":"","parse-names":false,"suffix":""},{"dropping-particle":"","family":"Nurkholis","given":"Moh","non-dropping-particle":"","parse-names":false,"suffix":""}],"container-title":"SPORTIF","id":"ITEM-1","issued":{"date-parts":[["2018"]]},"title":"Permainan Invasi dan Permainan Netting untuk Meningkatkan Keterampilan Gerak Dasar Fundamental Siswa SD Negeri Se Kecamatan Mojoroto Kota Kediri","type":"article-journal"},"uris":["http://www.mendeley.com/documents/?uuid=012e93b5-3f83-450e-9841-3e13db45a991"]}],"mendeley":{"formattedCitation":"(Burstiando &amp; Nurkholis, 2018)","plainTextFormattedCitation":"(Burstiando &amp; Nurkholis, 2018)","previouslyFormattedCitation":"(Burstiando &amp; Nurkholis, 2018)"},"properties":{"noteIndex":0},"schema":"https://github.com/citation-style-language/schema/raw/master/csl-citation.json"}</w:instrText>
      </w:r>
      <w:r w:rsidR="00FF0AD7" w:rsidRPr="00AA3DB2">
        <w:rPr>
          <w:rFonts w:ascii="Times New Roman" w:hAnsi="Times New Roman" w:cs="Times New Roman"/>
          <w:sz w:val="24"/>
          <w:szCs w:val="24"/>
        </w:rPr>
        <w:fldChar w:fldCharType="separate"/>
      </w:r>
      <w:r w:rsidR="00FF0AD7" w:rsidRPr="00AA3DB2">
        <w:rPr>
          <w:rFonts w:ascii="Times New Roman" w:hAnsi="Times New Roman" w:cs="Times New Roman"/>
          <w:noProof/>
          <w:sz w:val="24"/>
          <w:szCs w:val="24"/>
        </w:rPr>
        <w:t>(Burstiando &amp; Nurkholis, 2018)</w:t>
      </w:r>
      <w:r w:rsidR="00FF0AD7" w:rsidRPr="00AA3DB2">
        <w:rPr>
          <w:rFonts w:ascii="Times New Roman" w:hAnsi="Times New Roman" w:cs="Times New Roman"/>
          <w:sz w:val="24"/>
          <w:szCs w:val="24"/>
        </w:rPr>
        <w:fldChar w:fldCharType="end"/>
      </w:r>
    </w:p>
    <w:p w:rsidR="000360B9" w:rsidRPr="00AA3DB2" w:rsidRDefault="000360B9" w:rsidP="000360B9">
      <w:pPr>
        <w:pStyle w:val="ListParagraph"/>
        <w:jc w:val="both"/>
        <w:rPr>
          <w:rFonts w:ascii="Times New Roman" w:hAnsi="Times New Roman" w:cs="Times New Roman"/>
          <w:sz w:val="24"/>
          <w:szCs w:val="24"/>
        </w:rPr>
      </w:pPr>
    </w:p>
    <w:p w:rsidR="000360B9" w:rsidRPr="00AA3DB2" w:rsidRDefault="000360B9" w:rsidP="000360B9">
      <w:pPr>
        <w:pStyle w:val="ListParagraph"/>
        <w:numPr>
          <w:ilvl w:val="0"/>
          <w:numId w:val="1"/>
        </w:numPr>
        <w:jc w:val="both"/>
        <w:rPr>
          <w:rFonts w:ascii="Times New Roman" w:hAnsi="Times New Roman" w:cs="Times New Roman"/>
          <w:b/>
          <w:sz w:val="24"/>
          <w:szCs w:val="24"/>
        </w:rPr>
      </w:pPr>
      <w:r w:rsidRPr="00AA3DB2">
        <w:rPr>
          <w:rFonts w:ascii="Times New Roman" w:hAnsi="Times New Roman" w:cs="Times New Roman"/>
          <w:b/>
          <w:sz w:val="24"/>
          <w:szCs w:val="24"/>
        </w:rPr>
        <w:t>Komunikasi fairpaly Leadership dan teamwork dalam olahraga permainan</w:t>
      </w:r>
    </w:p>
    <w:p w:rsidR="000360B9" w:rsidRDefault="00076B8E" w:rsidP="002A5F21">
      <w:pPr>
        <w:pStyle w:val="ListParagraph"/>
        <w:jc w:val="both"/>
        <w:rPr>
          <w:rFonts w:ascii="Times New Roman" w:hAnsi="Times New Roman" w:cs="Times New Roman"/>
          <w:sz w:val="24"/>
          <w:szCs w:val="24"/>
        </w:rPr>
      </w:pPr>
      <w:r w:rsidRPr="00AA3DB2">
        <w:rPr>
          <w:rFonts w:ascii="Times New Roman" w:hAnsi="Times New Roman" w:cs="Times New Roman"/>
          <w:sz w:val="24"/>
          <w:szCs w:val="24"/>
        </w:rPr>
        <w:t>Olahraga permainan harus memenuhi komponen komunikasi yakni Suatu proses penyampaian pesan dari satu pihak ke pihak lain, fairpaly yakni Sikap mental yang menunjukkan martabat kstaria pada olahraga, Leadership yakni Suatu cara untuk mengarahkan orang agar beebuat dengan sasaran yang ditetaokan</w:t>
      </w:r>
      <w:r w:rsidR="00FF0AD7" w:rsidRPr="00AA3DB2">
        <w:rPr>
          <w:rFonts w:ascii="Times New Roman" w:hAnsi="Times New Roman" w:cs="Times New Roman"/>
          <w:sz w:val="24"/>
          <w:szCs w:val="24"/>
        </w:rPr>
        <w:t xml:space="preserve">. </w:t>
      </w:r>
      <w:r w:rsidR="00FF0AD7" w:rsidRPr="00AA3DB2">
        <w:rPr>
          <w:rFonts w:ascii="Times New Roman" w:hAnsi="Times New Roman" w:cs="Times New Roman"/>
          <w:sz w:val="24"/>
          <w:szCs w:val="24"/>
        </w:rPr>
        <w:t>Gaya kepemimpinan menurut Tarwotjo dan Harmanti (2001:4) adalah norma perilaku yang digunakan oleh seseorang pada saat orang tersebut mencoba mempengaruhi perilaku orang lain. Gaya kepemimpinan merupakan ciri seseorang pemimpin dalam memberikan bimbingan, arahan, dan pengaruh kepada para pengikutnya didalam pencapaian tujuan bersama.</w:t>
      </w:r>
      <w:r w:rsidRPr="00AA3DB2">
        <w:rPr>
          <w:rFonts w:ascii="Times New Roman" w:hAnsi="Times New Roman" w:cs="Times New Roman"/>
          <w:sz w:val="24"/>
          <w:szCs w:val="24"/>
        </w:rPr>
        <w:t xml:space="preserve"> Teamwork </w:t>
      </w:r>
      <w:r w:rsidRPr="00AA3DB2">
        <w:rPr>
          <w:rFonts w:ascii="Times New Roman" w:hAnsi="Times New Roman" w:cs="Times New Roman"/>
          <w:sz w:val="24"/>
          <w:szCs w:val="24"/>
          <w:lang w:val="sv-SE"/>
        </w:rPr>
        <w:t>sebuah konsep tentang sekelompok melakukan tugas dalam mencapai tujuan secara bersama-sama</w:t>
      </w:r>
      <w:r w:rsidR="002A5F21" w:rsidRPr="00AA3DB2">
        <w:rPr>
          <w:rFonts w:ascii="Times New Roman" w:hAnsi="Times New Roman" w:cs="Times New Roman"/>
          <w:sz w:val="24"/>
          <w:szCs w:val="24"/>
        </w:rPr>
        <w:t>.</w:t>
      </w:r>
    </w:p>
    <w:p w:rsidR="00AA3DB2" w:rsidRDefault="00AA3DB2" w:rsidP="002A5F21">
      <w:pPr>
        <w:pStyle w:val="ListParagraph"/>
        <w:jc w:val="both"/>
        <w:rPr>
          <w:rFonts w:ascii="Times New Roman" w:hAnsi="Times New Roman" w:cs="Times New Roman"/>
          <w:sz w:val="24"/>
          <w:szCs w:val="24"/>
        </w:rPr>
      </w:pPr>
    </w:p>
    <w:p w:rsidR="00AA3DB2" w:rsidRDefault="00AA3DB2" w:rsidP="002A5F21">
      <w:pPr>
        <w:pStyle w:val="ListParagraph"/>
        <w:jc w:val="both"/>
        <w:rPr>
          <w:rFonts w:ascii="Times New Roman" w:hAnsi="Times New Roman" w:cs="Times New Roman"/>
          <w:sz w:val="24"/>
          <w:szCs w:val="24"/>
        </w:rPr>
      </w:pPr>
    </w:p>
    <w:p w:rsidR="00AA3DB2" w:rsidRDefault="00AA3DB2" w:rsidP="002A5F21">
      <w:pPr>
        <w:pStyle w:val="ListParagraph"/>
        <w:jc w:val="both"/>
        <w:rPr>
          <w:rFonts w:ascii="Times New Roman" w:hAnsi="Times New Roman" w:cs="Times New Roman"/>
          <w:sz w:val="24"/>
          <w:szCs w:val="24"/>
        </w:rPr>
      </w:pPr>
    </w:p>
    <w:p w:rsidR="00AA3DB2" w:rsidRDefault="00AA3DB2" w:rsidP="002A5F21">
      <w:pPr>
        <w:pStyle w:val="ListParagraph"/>
        <w:jc w:val="both"/>
        <w:rPr>
          <w:rFonts w:ascii="Times New Roman" w:hAnsi="Times New Roman" w:cs="Times New Roman"/>
          <w:sz w:val="24"/>
          <w:szCs w:val="24"/>
        </w:rPr>
      </w:pPr>
    </w:p>
    <w:p w:rsidR="00AA3DB2" w:rsidRDefault="00AA3DB2" w:rsidP="002A5F21">
      <w:pPr>
        <w:pStyle w:val="ListParagraph"/>
        <w:jc w:val="both"/>
        <w:rPr>
          <w:rFonts w:ascii="Times New Roman" w:hAnsi="Times New Roman" w:cs="Times New Roman"/>
          <w:sz w:val="24"/>
          <w:szCs w:val="24"/>
        </w:rPr>
      </w:pPr>
    </w:p>
    <w:p w:rsidR="00AA3DB2" w:rsidRDefault="00AA3DB2" w:rsidP="002A5F21">
      <w:pPr>
        <w:pStyle w:val="ListParagraph"/>
        <w:jc w:val="both"/>
        <w:rPr>
          <w:rFonts w:ascii="Times New Roman" w:hAnsi="Times New Roman" w:cs="Times New Roman"/>
          <w:sz w:val="24"/>
          <w:szCs w:val="24"/>
        </w:rPr>
      </w:pPr>
    </w:p>
    <w:p w:rsidR="00AA3DB2" w:rsidRPr="00AA3DB2" w:rsidRDefault="00AA3DB2" w:rsidP="002A5F21">
      <w:pPr>
        <w:pStyle w:val="ListParagraph"/>
        <w:jc w:val="both"/>
        <w:rPr>
          <w:rFonts w:ascii="Times New Roman" w:hAnsi="Times New Roman" w:cs="Times New Roman"/>
          <w:sz w:val="24"/>
          <w:szCs w:val="24"/>
        </w:rPr>
      </w:pPr>
    </w:p>
    <w:p w:rsidR="009319B5" w:rsidRPr="00AA3DB2" w:rsidRDefault="009319B5" w:rsidP="000360B9">
      <w:pPr>
        <w:pStyle w:val="ListParagraph"/>
        <w:jc w:val="both"/>
        <w:rPr>
          <w:rFonts w:ascii="Times New Roman" w:hAnsi="Times New Roman" w:cs="Times New Roman"/>
          <w:b/>
          <w:sz w:val="24"/>
          <w:szCs w:val="24"/>
        </w:rPr>
      </w:pPr>
    </w:p>
    <w:p w:rsidR="000360B9" w:rsidRPr="00AA3DB2" w:rsidRDefault="000360B9" w:rsidP="000360B9">
      <w:pPr>
        <w:pStyle w:val="ListParagraph"/>
        <w:numPr>
          <w:ilvl w:val="0"/>
          <w:numId w:val="1"/>
        </w:numPr>
        <w:jc w:val="both"/>
        <w:rPr>
          <w:rFonts w:ascii="Times New Roman" w:hAnsi="Times New Roman" w:cs="Times New Roman"/>
          <w:b/>
          <w:sz w:val="24"/>
          <w:szCs w:val="24"/>
        </w:rPr>
      </w:pPr>
      <w:r w:rsidRPr="00AA3DB2">
        <w:rPr>
          <w:rFonts w:ascii="Times New Roman" w:hAnsi="Times New Roman" w:cs="Times New Roman"/>
          <w:b/>
          <w:sz w:val="24"/>
          <w:szCs w:val="24"/>
        </w:rPr>
        <w:lastRenderedPageBreak/>
        <w:t>Konsep Bermain Bola basket/ Sepak bola/ bola tangan.</w:t>
      </w:r>
    </w:p>
    <w:p w:rsidR="000360B9" w:rsidRPr="00AA3DB2" w:rsidRDefault="000360B9" w:rsidP="000360B9">
      <w:pPr>
        <w:pStyle w:val="ListParagraph"/>
        <w:jc w:val="both"/>
        <w:rPr>
          <w:rFonts w:ascii="Times New Roman" w:hAnsi="Times New Roman" w:cs="Times New Roman"/>
          <w:b/>
          <w:sz w:val="24"/>
          <w:szCs w:val="24"/>
        </w:rPr>
      </w:pPr>
    </w:p>
    <w:p w:rsidR="00076B8E" w:rsidRPr="00AA3DB2" w:rsidRDefault="00076B8E" w:rsidP="00076B8E">
      <w:pPr>
        <w:pStyle w:val="ListParagraph"/>
        <w:ind w:firstLine="720"/>
        <w:jc w:val="both"/>
        <w:rPr>
          <w:rFonts w:ascii="Times New Roman" w:hAnsi="Times New Roman" w:cs="Times New Roman"/>
          <w:sz w:val="24"/>
          <w:szCs w:val="24"/>
        </w:rPr>
      </w:pPr>
      <w:r w:rsidRPr="00AA3DB2">
        <w:rPr>
          <w:rFonts w:ascii="Times New Roman" w:hAnsi="Times New Roman" w:cs="Times New Roman"/>
          <w:sz w:val="24"/>
          <w:szCs w:val="24"/>
          <w:lang w:val="sv-SE"/>
        </w:rPr>
        <w:t>Bola basket ialah cabang olahraga permainan yang menggunakan bola boleh di oper atau di lempar ke teman</w:t>
      </w:r>
      <w:r w:rsidRPr="00AA3DB2">
        <w:rPr>
          <w:rFonts w:ascii="Times New Roman" w:hAnsi="Times New Roman" w:cs="Times New Roman"/>
          <w:sz w:val="24"/>
          <w:szCs w:val="24"/>
        </w:rPr>
        <w:t xml:space="preserve">. </w:t>
      </w:r>
      <w:r w:rsidR="002A5F21" w:rsidRPr="00AA3DB2">
        <w:rPr>
          <w:rFonts w:ascii="Times New Roman" w:hAnsi="Times New Roman" w:cs="Times New Roman"/>
          <w:sz w:val="24"/>
          <w:szCs w:val="24"/>
        </w:rPr>
        <w:t>Menurut Oliver (2009)</w:t>
      </w:r>
      <w:r w:rsidR="002A5F21" w:rsidRPr="00AA3DB2">
        <w:rPr>
          <w:rFonts w:ascii="Times New Roman" w:hAnsi="Times New Roman" w:cs="Times New Roman"/>
          <w:sz w:val="24"/>
          <w:szCs w:val="24"/>
        </w:rPr>
        <w:t xml:space="preserve"> dalam </w:t>
      </w:r>
      <w:r w:rsidR="002A5F21" w:rsidRPr="00AA3DB2">
        <w:rPr>
          <w:rFonts w:ascii="Times New Roman" w:hAnsi="Times New Roman" w:cs="Times New Roman"/>
          <w:sz w:val="24"/>
          <w:szCs w:val="24"/>
        </w:rPr>
        <w:fldChar w:fldCharType="begin" w:fldLock="1"/>
      </w:r>
      <w:r w:rsidR="00AA3DB2" w:rsidRPr="00AA3DB2">
        <w:rPr>
          <w:rFonts w:ascii="Times New Roman" w:hAnsi="Times New Roman" w:cs="Times New Roman"/>
          <w:sz w:val="24"/>
          <w:szCs w:val="24"/>
        </w:rPr>
        <w:instrText>ADDIN CSL_CITATION {"citationItems":[{"id":"ITEM-1","itemData":{"abstract":"Tujuan penelitian ini adalah untuk mendapatkan informasi mengenai pengaruh pembelajaran shooting dengan alat bantu rentangan tali terhadap hasil shooting (free throw) dalam permainan bola basket pada ekstrakurikuler bola basket putri SMP Negeri 7 Kota Tasikmalaya tahun ajaran 2011/ 2012. Metode penelitian yang digunakan adalah metode eksperimen. Populasi penelitian adalah ekstrakurikuler bola basket putri SMP Negeri 7 Kota Tasikmalaya tahun ajaran 2011/ 2012 berjumlah 20 orang yang semuanya ditentukan sebagai sampel dengan menggunakan teknik total sampling (sampling jenuh). Berdasarkan hasil pengolahan data dengan uji statistik, ternyata pembelajaran tembakan bebas dengan alat bantu rentang tali berpengaruh secara berarti terhadap keterampilan free throw dalam permainan bola basket pada ekstrakurikuler bola basket putri SMP Negeri 7 Kota Tasikmalaya tahun ajaran 2011/ 2012 hasil hipotesis diterima dengan kategori cukup. Hasil penelitian di atas, peneliti menyarankan bahwa alat bantu rentang tali dapat dijadikan tolak ukur dan digunakan sebagai alternatif bentuk latihan dalam rangka meningkatkan keterampilan free throw khususnya dalam permainan bola basket dan umumnya untuk bentuk latihan permainan – permainan lainnya","author":[{"dropping-particle":"","family":"Rubiana","given":"Iman","non-dropping-particle":"","parse-names":false,"suffix":""}],"container-title":"Jurnal Siliwangi","id":"ITEM-1","issued":{"date-parts":[["2017"]]},"title":"Pengaruh Pembelajaran Shooting Dengan Alat Bantu Rentangan Tali Terhadap Hasil Shooting (free throw) Dalam Permainan Bola Basket","type":"article-journal"},"uris":["http://www.mendeley.com/documents/?uuid=8154930e-6fe5-42cd-93a5-d8be57520b89"]}],"mendeley":{"formattedCitation":"(Rubiana, 2017)","plainTextFormattedCitation":"(Rubiana, 2017)","previouslyFormattedCitation":"(Rubiana, 2017)"},"properties":{"noteIndex":0},"schema":"https://github.com/citation-style-language/schema/raw/master/csl-citation.json"}</w:instrText>
      </w:r>
      <w:r w:rsidR="002A5F21" w:rsidRPr="00AA3DB2">
        <w:rPr>
          <w:rFonts w:ascii="Times New Roman" w:hAnsi="Times New Roman" w:cs="Times New Roman"/>
          <w:sz w:val="24"/>
          <w:szCs w:val="24"/>
        </w:rPr>
        <w:fldChar w:fldCharType="separate"/>
      </w:r>
      <w:r w:rsidR="002A5F21" w:rsidRPr="00AA3DB2">
        <w:rPr>
          <w:rFonts w:ascii="Times New Roman" w:hAnsi="Times New Roman" w:cs="Times New Roman"/>
          <w:noProof/>
          <w:sz w:val="24"/>
          <w:szCs w:val="24"/>
        </w:rPr>
        <w:t>(Rubiana, 2017)</w:t>
      </w:r>
      <w:r w:rsidR="002A5F21" w:rsidRPr="00AA3DB2">
        <w:rPr>
          <w:rFonts w:ascii="Times New Roman" w:hAnsi="Times New Roman" w:cs="Times New Roman"/>
          <w:sz w:val="24"/>
          <w:szCs w:val="24"/>
        </w:rPr>
        <w:fldChar w:fldCharType="end"/>
      </w:r>
      <w:r w:rsidR="002A5F21" w:rsidRPr="00AA3DB2">
        <w:rPr>
          <w:rFonts w:ascii="Times New Roman" w:hAnsi="Times New Roman" w:cs="Times New Roman"/>
          <w:sz w:val="24"/>
          <w:szCs w:val="24"/>
        </w:rPr>
        <w:t xml:space="preserve"> untuk memperoleh hasil dribbling yang diinginkan sesuai dengan kebutuhannya dalam bermain bola basket dipengaruhi oleh faktor bakat dan kemauan, kekuatan otot tungkai, kecepatan, kelentukan, keseimbangan dan kelincahan</w:t>
      </w:r>
    </w:p>
    <w:p w:rsidR="00076B8E" w:rsidRPr="00AA3DB2" w:rsidRDefault="00076B8E" w:rsidP="00076B8E">
      <w:pPr>
        <w:pStyle w:val="ListParagraph"/>
        <w:ind w:firstLine="720"/>
        <w:jc w:val="both"/>
        <w:rPr>
          <w:rFonts w:ascii="Times New Roman" w:hAnsi="Times New Roman" w:cs="Times New Roman"/>
          <w:sz w:val="24"/>
          <w:szCs w:val="24"/>
        </w:rPr>
      </w:pPr>
      <w:r w:rsidRPr="00AA3DB2">
        <w:rPr>
          <w:rFonts w:ascii="Times New Roman" w:hAnsi="Times New Roman" w:cs="Times New Roman"/>
          <w:sz w:val="24"/>
          <w:szCs w:val="24"/>
        </w:rPr>
        <w:t>Teknik passing, harus bisa meorientasikan kondisi lawan dan lingkungan dengan koordinasi dan komunikasi yang baik antar para pemain. Teknik dribel, membawa bola mendekati dan memudahkan pemain menembakkan bola ke dalam ring dan mencetak angka. Teknik Shooting, akurasi ketepatan yang baik dengan faktor keseimbangan dan agility yang baik saat perpindahan gerakan sebelum nya ke gerakan shooting, akurasi ketepatan yang baik dengan faktor keseimbangan dan agility yang baik saat perpindahan gerakan sebelum nya ke gerakan shooting. Teknik Pivot, menggerakan salah satu kaki kesegala arah dengan kaki yang lain tetap ditempat sebagai poros.</w:t>
      </w:r>
      <w:r w:rsidR="002A5F21" w:rsidRPr="00AA3DB2">
        <w:rPr>
          <w:rFonts w:ascii="Times New Roman" w:hAnsi="Times New Roman" w:cs="Times New Roman"/>
          <w:sz w:val="24"/>
          <w:szCs w:val="24"/>
        </w:rPr>
        <w:t xml:space="preserve"> </w:t>
      </w:r>
    </w:p>
    <w:p w:rsidR="00076B8E" w:rsidRPr="00AA3DB2" w:rsidRDefault="00076B8E" w:rsidP="00076B8E">
      <w:pPr>
        <w:pStyle w:val="ListParagraph"/>
        <w:ind w:firstLine="720"/>
        <w:jc w:val="both"/>
        <w:rPr>
          <w:rFonts w:ascii="Times New Roman" w:hAnsi="Times New Roman" w:cs="Times New Roman"/>
          <w:sz w:val="24"/>
          <w:szCs w:val="24"/>
        </w:rPr>
      </w:pPr>
      <w:r w:rsidRPr="00AA3DB2">
        <w:rPr>
          <w:rFonts w:ascii="Times New Roman" w:hAnsi="Times New Roman" w:cs="Times New Roman"/>
          <w:sz w:val="24"/>
          <w:szCs w:val="24"/>
        </w:rPr>
        <w:t>Sepak bola, cabang olahraga yang menggunakan bola terbuat dari bahan kulit dengan permainan dua regu yang setiap regunya terdiri dari 11 pemain dan tujuan sepak bola memasukkan sebanyak mungkin bola ke gawang.</w:t>
      </w:r>
      <w:r w:rsidR="00AA3DB2">
        <w:rPr>
          <w:rFonts w:ascii="Times New Roman" w:hAnsi="Times New Roman" w:cs="Times New Roman"/>
          <w:sz w:val="24"/>
          <w:szCs w:val="24"/>
        </w:rPr>
        <w:t xml:space="preserve"> </w:t>
      </w:r>
      <w:r w:rsidR="00AA3DB2">
        <w:rPr>
          <w:rFonts w:ascii="Times New Roman" w:hAnsi="Times New Roman" w:cs="Times New Roman"/>
          <w:sz w:val="24"/>
          <w:szCs w:val="24"/>
        </w:rPr>
        <w:fldChar w:fldCharType="begin" w:fldLock="1"/>
      </w:r>
      <w:r w:rsidR="00AA3DB2">
        <w:rPr>
          <w:rFonts w:ascii="Times New Roman" w:hAnsi="Times New Roman" w:cs="Times New Roman"/>
          <w:sz w:val="24"/>
          <w:szCs w:val="24"/>
        </w:rPr>
        <w:instrText>ADDIN CSL_CITATION {"citationItems":[{"id":"ITEM-1","itemData":{"ISBN":"978-979-18189-0-2","abstract":"Sekitar empat tahun lalu saat sepakbola Piala Eropa 96 berlangsung di Inggris, banyak orang bilang sepakbola itu berasal dari Inggris.Mungkin banyak orang percaya.Lagipula, koran-koran Eropa saat itu juga ramai dan gegap gempita menulis, \" Sepakbola kembali ke tanah leluhurnya!''Tapi konon kata filsuf atau siapalah, credo ergo sum (saya percaya maka saya ada) itu baru cespleng jika dilengkapi cogito ergo sum (saya mengerti maka saya ada) berbareng dubio ergo sum (saya meragu maka saya ada). Maka kita pun mencari berbagai sumber lain. Dan, bisa kita temukan aneka info yang berbeda.Inggris cikal bakal sepakbola? Itu betul, jika awal sejarah bola dimulai akhir abad ke-19, saat Inggris pada 8 Desember 1863 meresmikan Football Association dengan segala aturan mainnya di Freemasons Tavern, Great Queen Street, London. Kenyataan, sepakbola (dan atau bola dalam pengertian luas) adalah hasil proses panjang peradaban yang bisa ditelusuri di banyak tempat di bumi sejak sebelum Masehi. Maka jika Inggris pada 1996 itu dengan bangga pasang slogan Euro 96 -Football Comes Homes -apakah bukan kebanggaan berlebihan?Sebab permainan bola itu sudah amat tua.Era Mesir purba, misalnya, sudah mengenal bola dengan kain linen.Ini masih tersimpan di museum Inggris.Berbagai relief dinding di museum menunjukkan, permainan bola juga sudah dikenal di peradaban Yunani purba disebut episcuro.","author":[{"dropping-particle":"","family":"Aditya","given":"Albertus","non-dropping-particle":"","parse-names":false,"suffix":""}],"container-title":"Wikipedia","id":"ITEM-1","issued":{"date-parts":[["2016"]]},"title":"Sepak Bola","type":"article-journal"},"uris":["http://www.mendeley.com/documents/?uuid=89cdcda9-d944-41b5-8644-0399d342101d"]}],"mendeley":{"formattedCitation":"(Aditya, 2016)","plainTextFormattedCitation":"(Aditya, 2016)","previouslyFormattedCitation":"(Aditya, 2016)"},"properties":{"noteIndex":0},"schema":"https://github.com/citation-style-language/schema/raw/master/csl-citation.json"}</w:instrText>
      </w:r>
      <w:r w:rsidR="00AA3DB2">
        <w:rPr>
          <w:rFonts w:ascii="Times New Roman" w:hAnsi="Times New Roman" w:cs="Times New Roman"/>
          <w:sz w:val="24"/>
          <w:szCs w:val="24"/>
        </w:rPr>
        <w:fldChar w:fldCharType="separate"/>
      </w:r>
      <w:r w:rsidR="00AA3DB2" w:rsidRPr="00AA3DB2">
        <w:rPr>
          <w:rFonts w:ascii="Times New Roman" w:hAnsi="Times New Roman" w:cs="Times New Roman"/>
          <w:noProof/>
          <w:sz w:val="24"/>
          <w:szCs w:val="24"/>
        </w:rPr>
        <w:t>(Aditya, 2016)</w:t>
      </w:r>
      <w:r w:rsidR="00AA3DB2">
        <w:rPr>
          <w:rFonts w:ascii="Times New Roman" w:hAnsi="Times New Roman" w:cs="Times New Roman"/>
          <w:sz w:val="24"/>
          <w:szCs w:val="24"/>
        </w:rPr>
        <w:fldChar w:fldCharType="end"/>
      </w:r>
    </w:p>
    <w:p w:rsidR="000360B9" w:rsidRDefault="00076B8E" w:rsidP="002A5F21">
      <w:pPr>
        <w:pStyle w:val="ListParagraph"/>
        <w:ind w:firstLine="720"/>
        <w:jc w:val="both"/>
        <w:rPr>
          <w:rFonts w:ascii="Times New Roman" w:hAnsi="Times New Roman" w:cs="Times New Roman"/>
          <w:sz w:val="24"/>
          <w:szCs w:val="24"/>
        </w:rPr>
      </w:pPr>
      <w:r w:rsidRPr="00AA3DB2">
        <w:rPr>
          <w:rFonts w:ascii="Times New Roman" w:hAnsi="Times New Roman" w:cs="Times New Roman"/>
          <w:sz w:val="24"/>
          <w:szCs w:val="24"/>
        </w:rPr>
        <w:t>Teknik dalam Sepak Bola yakni teknik menendang, teknik menahan bola, teknik menggiring bola, gerak tipu, teknik menyundul bola, teknik merebut bola, teknik lemparan kedalam, teknik penjaga gawang. Bola tangan, memasukan atau menembak bola ke gawang sebanyak-banyaknya dan menciptakan angka atau nilai untuk regu sendiri juga mempertahankan gawang sendiri agar tidak memberikan nilai untuk lawan atau pula kemasukan.</w:t>
      </w:r>
      <w:r w:rsidR="002A5F21" w:rsidRPr="00AA3DB2">
        <w:rPr>
          <w:rFonts w:ascii="Times New Roman" w:hAnsi="Times New Roman" w:cs="Times New Roman"/>
          <w:sz w:val="24"/>
          <w:szCs w:val="24"/>
        </w:rPr>
        <w:t xml:space="preserve"> </w:t>
      </w:r>
      <w:r w:rsidR="002A5F21" w:rsidRPr="00AA3DB2">
        <w:rPr>
          <w:rFonts w:ascii="Times New Roman" w:hAnsi="Times New Roman" w:cs="Times New Roman"/>
          <w:sz w:val="24"/>
          <w:szCs w:val="24"/>
        </w:rPr>
        <w:t>Teknik pengumpulan data aktivitas belajar teknik dasar passing bola basket dinilai oleh 2 observer yaitu guru penjasorkes SMP Negeri 4 Busungbiu dengan menggunakan lembar observasi aktivitas belajar teknik dasar passing bola basket</w:t>
      </w:r>
      <w:r w:rsidR="00AA3DB2" w:rsidRPr="00AA3DB2">
        <w:rPr>
          <w:rFonts w:ascii="Times New Roman" w:hAnsi="Times New Roman" w:cs="Times New Roman"/>
          <w:sz w:val="24"/>
          <w:szCs w:val="24"/>
        </w:rPr>
        <w:fldChar w:fldCharType="begin" w:fldLock="1"/>
      </w:r>
      <w:r w:rsidR="00AA3DB2">
        <w:rPr>
          <w:rFonts w:ascii="Times New Roman" w:hAnsi="Times New Roman" w:cs="Times New Roman"/>
          <w:sz w:val="24"/>
          <w:szCs w:val="24"/>
        </w:rPr>
        <w:instrText>ADDIN CSL_CITATION {"citationItems":[{"id":"ITEM-1","itemData":{"DOI":"10.15294/miki.v7i1.9520","abstract":"Penelitian ini di latar belakangi oleh bagaimana pentingnya pembinaan prestasi olahraga bagi perkembangan prestasi di suatu daerah. Selain itu pembinaan prestasi juga dapat untuk mengembangkan minat, bakat dan juga potensi-pontensi masyarakat di suatu daerah. Fokus dari penelitian ini adalah pada bagaimana pelaksanaan pembinaan prestasi olahraga bola basket di kabupaten Magetan. Penelitian ini menggunakan metode penelitian deskriptif kualitatif. Teknik pengumpulan data yang digunakan yaitu teknik observasi, wawancara dan dokumentasi. Analsisis data dengan cara reduksi data, penyajian data dan penarikan kesimpulan. Subjek penelitian ini adalah Pemerintah, Organisasi, Atlet, Pelatih, Ekstrakurikuler, serta sarana dan prasarana bola basket di kabupaten Magetan. Berdasarkan hasil penelitian dapat diambil kesimpulan mengenai pembinaan prestasi olahraga bola basket di kabupaten Magetan termasuk dalam kategori kurang baik. Hal itu karena belum berjalan dengan baik faktor-faktor yang membantu mencapai prestasi olahraga yang tinggi yaitu faktor pemassalan, faktor pembibitan serta faktor pencapaian prestasi sehingga prestasi bola basket di kabupaten Magetan tidak kunjung membaik. 1) Dari segi pembinaan prestasi, kabupaten Magetan dalam kategori kurang baik karena belum adanya pembinaan usia dini serta tidak adanya klub-klub bola basket yang ikut membantu pembinaan prestasi di kabupaten Magetan. 2) Dari segi pemerintah, peran pemerintah diharapkan tidak hanya sekedar menyalurkan dana tetapi juga lebih memperhatikan atletnya. 3) Dari segi organisasi, PERBASI kabupaten Magetan diharapkan lebih fokus dalam hal-hal yang mengakibatkan pembinaan prestasi kabupaten Magetan tidak kunjung membaik. 4) Dari segi pelatih, mayoritas pelatih bola basket di kabupaten Magetan belum mempunyai lisensi pelatih dan belum menerapkan program latihan. 5) Dari segi atlet, atlet bola basket di kabupaten Magetan rata-rata baru mengenal dan latihan saat mereka di SMA, serta belum mempunyai rasa disiplin yang tinggi dalam mengikuti latihan. 6) Dari segi ekstrakurikuler, sekolah-sekolah di kabupaten Magetan belum secara penuh mendukung siswanya dalam ekstrakurikuler bola basket. 7) Dari segi sarana dan prasarana bola basket kabupaten Magetan termasuk dalam kondisi cukup baik karena hampir semua sekolah di kabupaten Magetan mempunyai sarana dan prasarana untuk menunjang untuk latihan bola basket. 8) Hambatan yang mempengaruhi pembinaan prestasi olahraga bola basket adalah tidak adanya pembinaa…","id":"ITEM-1","issued":{"date-parts":[["2017"]]},"title":"Evaluasi Pembinaan Prestasi Olahraga Bola Basket di Kabupaten Magetan","type":"article-journal"},"uris":["http://www.mendeley.com/documents/?uuid=63102a70-bf1a-4a63-9ba9-e35705bea1f9"]}],"mendeley":{"formattedCitation":"(&lt;i&gt;Evaluasi Pembinaan Prestasi Olahraga Bola Basket Di Kabupaten Magetan&lt;/i&gt;, 2017)","plainTextFormattedCitation":"(Evaluasi Pembinaan Prestasi Olahraga Bola Basket Di Kabupaten Magetan, 2017)","previouslyFormattedCitation":"(&lt;i&gt;Evaluasi Pembinaan Prestasi Olahraga Bola Basket Di Kabupaten Magetan&lt;/i&gt;, 2017)"},"properties":{"noteIndex":0},"schema":"https://github.com/citation-style-language/schema/raw/master/csl-citation.json"}</w:instrText>
      </w:r>
      <w:r w:rsidR="00AA3DB2" w:rsidRPr="00AA3DB2">
        <w:rPr>
          <w:rFonts w:ascii="Times New Roman" w:hAnsi="Times New Roman" w:cs="Times New Roman"/>
          <w:sz w:val="24"/>
          <w:szCs w:val="24"/>
        </w:rPr>
        <w:fldChar w:fldCharType="separate"/>
      </w:r>
      <w:r w:rsidR="00AA3DB2" w:rsidRPr="00AA3DB2">
        <w:rPr>
          <w:rFonts w:ascii="Times New Roman" w:hAnsi="Times New Roman" w:cs="Times New Roman"/>
          <w:noProof/>
          <w:sz w:val="24"/>
          <w:szCs w:val="24"/>
        </w:rPr>
        <w:t>(</w:t>
      </w:r>
      <w:r w:rsidR="00AA3DB2" w:rsidRPr="00AA3DB2">
        <w:rPr>
          <w:rFonts w:ascii="Times New Roman" w:hAnsi="Times New Roman" w:cs="Times New Roman"/>
          <w:i/>
          <w:noProof/>
          <w:sz w:val="24"/>
          <w:szCs w:val="24"/>
        </w:rPr>
        <w:t>Evaluasi Pembinaan Prestasi Olahraga Bola Basket Di Kabupaten Magetan</w:t>
      </w:r>
      <w:r w:rsidR="00AA3DB2" w:rsidRPr="00AA3DB2">
        <w:rPr>
          <w:rFonts w:ascii="Times New Roman" w:hAnsi="Times New Roman" w:cs="Times New Roman"/>
          <w:noProof/>
          <w:sz w:val="24"/>
          <w:szCs w:val="24"/>
        </w:rPr>
        <w:t>, 2017)</w:t>
      </w:r>
      <w:r w:rsidR="00AA3DB2" w:rsidRPr="00AA3DB2">
        <w:rPr>
          <w:rFonts w:ascii="Times New Roman" w:hAnsi="Times New Roman" w:cs="Times New Roman"/>
          <w:sz w:val="24"/>
          <w:szCs w:val="24"/>
        </w:rPr>
        <w:fldChar w:fldCharType="end"/>
      </w:r>
      <w:r w:rsidR="002A5F21" w:rsidRPr="00AA3DB2">
        <w:rPr>
          <w:rFonts w:ascii="Times New Roman" w:hAnsi="Times New Roman" w:cs="Times New Roman"/>
          <w:sz w:val="24"/>
          <w:szCs w:val="24"/>
        </w:rPr>
        <w:t>. caranya dengan mengamati secara langsung kegiatan yang dilakukan siswa saat proses pembelajaran berlangsung.</w:t>
      </w:r>
      <w:r w:rsidR="00AA3DB2" w:rsidRPr="00AA3DB2">
        <w:rPr>
          <w:rFonts w:ascii="Times New Roman" w:hAnsi="Times New Roman" w:cs="Times New Roman"/>
          <w:sz w:val="24"/>
          <w:szCs w:val="24"/>
        </w:rPr>
        <w:t xml:space="preserve"> </w:t>
      </w:r>
      <w:r w:rsidR="00AA3DB2" w:rsidRPr="00AA3DB2">
        <w:rPr>
          <w:rFonts w:ascii="Times New Roman" w:hAnsi="Times New Roman" w:cs="Times New Roman"/>
          <w:sz w:val="24"/>
          <w:szCs w:val="24"/>
        </w:rPr>
        <w:t>Pada aspek psikomotor, permasalahan yang dialami yaitu pada sikap awal gerakan teknik dasar passing bola basket sikap awal saat memagang bola jari-jari tidak dibuka dan siswa masih merubah posisi badan</w:t>
      </w:r>
      <w:r w:rsidR="00AA3DB2" w:rsidRPr="00AA3DB2">
        <w:rPr>
          <w:rFonts w:ascii="Times New Roman" w:hAnsi="Times New Roman" w:cs="Times New Roman"/>
          <w:sz w:val="24"/>
          <w:szCs w:val="24"/>
        </w:rPr>
        <w:t xml:space="preserve"> </w:t>
      </w:r>
      <w:r w:rsidR="00AA3DB2" w:rsidRPr="00AA3DB2">
        <w:rPr>
          <w:rFonts w:ascii="Times New Roman" w:hAnsi="Times New Roman" w:cs="Times New Roman"/>
          <w:sz w:val="24"/>
          <w:szCs w:val="24"/>
        </w:rPr>
        <w:fldChar w:fldCharType="begin" w:fldLock="1"/>
      </w:r>
      <w:r w:rsidR="00AA3DB2" w:rsidRPr="00AA3DB2">
        <w:rPr>
          <w:rFonts w:ascii="Times New Roman" w:hAnsi="Times New Roman" w:cs="Times New Roman"/>
          <w:sz w:val="24"/>
          <w:szCs w:val="24"/>
        </w:rPr>
        <w:instrText>ADDIN CSL_CITATION {"citationItems":[{"id":"ITEM-1","itemData":{"abstract":"Penelitian ini bertujuan untuk meningkatkan aktivitas dan hasil belajar teknik dasar passing bola basket bounce pass dan overhead pass pada siswa kelas VIII E SMP Negeri 4 Busungbiu tahun pelajaran 2015/2016. Penelitian ini merupakan penelitian tindakan kelas yaitu guru sebagai peneliti. Pelaksanaan penelitian dalam 2 siklus. Terdiri dari rencana tindakan, pelaksanaan tindakan, evaluasi, dan refleksi. Subjek penelitian siswa kelas VIII E SMP Negeri 4 Busungbiu, jumlahnya 30 orang, 17 orang putra dan 13 orang siswa putri. Data dianalisis menggunakan statistik deskriptif. Hasil analisis data pada siklus 1 yaitu rata-rata aktivitas belajar 6,8 (cukup aktif) dan ketuntasan hasil belajar teknik dasar passing bola basket secara klasikal 60% (cukup baik). Sedangkan hasil analisis data siklus 2 yaitu rata-rata aktivitas belajar 8,8 (aktif) dan ketuntasan hasil belajar teknik dasar passing bola basket secara klasikal 90% (sangat baik). Berdasarkan analisis data dan pembahasan dapat disimpulkan bahwa aktivitas dan hasil belajar teknik dasar passing bola basket meningkat melalui implementasi model pembelajaran kooperatif tipe NHT pada siswa kelas VIII E SMP Negeri 4 Busungbiu tahun pelajaran 2015/2016. Oleh karena itu disarankan guru penjasorkes agar dapat mengimplementasikan model pembelajaran kooperatif tipe NHT. Kata Kunci : Kooperatif, aktivitas belajar, hasil belajar, bounce pass dan overhead pass, Bola basket. This study aims to improve the activity and results of learning the basic techniques of passing basket ball of E class students of SMPN 4 Busungbiu in the academic year 2015/2016. This research is a class act that is teacher as researcher. The implementation of research in two cycles. Consist of a plan of action, action, evaluation, and reflection. The research subject is E eight grades student of SMPN 4 Busungbiu, the number of 30 people, 17 men and 13 female students. Data were analyzed using descriptive statistics. The results of data analysis in cycle 1 with an average of 6.8 learning activities (quite active) and completeness result learn the basic techniques of passing basket ball classically 60% (pretty good). While the results of the data analysis cycle 2 at an average of 8.8 learning activity (active) and the completeness of the results of learning the basic techniques of passing basket ball classically 90% (excellent). Based on data analysis and discussion can be concluded that the activities and outcomes of learning the basic techniques of s…","author":[{"dropping-particle":"","family":"Karya","given":"Tut Ria Teguh","non-dropping-particle":"","parse-names":false,"suffix":""}],"container-title":"Pendidikan Jasmani, Kesehatan, dan Rekreasi","id":"ITEM-1","issued":{"date-parts":[["2017"]]},"title":"Penerapan Model Pembelajaran Kooperatif Tipe Numbered Head Together untuk Meningkatkan Aktivitas dan Hasil Belajar Teknik Dasar Passing Bola Basket","type":"article-journal"},"uris":["http://www.mendeley.com/documents/?uuid=9cbc2470-ad22-4fc2-a3b2-e2255e5c4405"]}],"mendeley":{"formattedCitation":"(Karya, 2017)","plainTextFormattedCitation":"(Karya, 2017)","previouslyFormattedCitation":"(Karya, 2017)"},"properties":{"noteIndex":0},"schema":"https://github.com/citation-style-language/schema/raw/master/csl-citation.json"}</w:instrText>
      </w:r>
      <w:r w:rsidR="00AA3DB2" w:rsidRPr="00AA3DB2">
        <w:rPr>
          <w:rFonts w:ascii="Times New Roman" w:hAnsi="Times New Roman" w:cs="Times New Roman"/>
          <w:sz w:val="24"/>
          <w:szCs w:val="24"/>
        </w:rPr>
        <w:fldChar w:fldCharType="separate"/>
      </w:r>
      <w:r w:rsidR="00AA3DB2" w:rsidRPr="00AA3DB2">
        <w:rPr>
          <w:rFonts w:ascii="Times New Roman" w:hAnsi="Times New Roman" w:cs="Times New Roman"/>
          <w:noProof/>
          <w:sz w:val="24"/>
          <w:szCs w:val="24"/>
        </w:rPr>
        <w:t>(Karya, 2017)</w:t>
      </w:r>
      <w:r w:rsidR="00AA3DB2" w:rsidRPr="00AA3DB2">
        <w:rPr>
          <w:rFonts w:ascii="Times New Roman" w:hAnsi="Times New Roman" w:cs="Times New Roman"/>
          <w:sz w:val="24"/>
          <w:szCs w:val="24"/>
        </w:rPr>
        <w:fldChar w:fldCharType="end"/>
      </w:r>
    </w:p>
    <w:p w:rsidR="00AA3DB2" w:rsidRDefault="00AA3DB2" w:rsidP="002A5F21">
      <w:pPr>
        <w:pStyle w:val="ListParagraph"/>
        <w:ind w:firstLine="720"/>
        <w:jc w:val="both"/>
        <w:rPr>
          <w:rFonts w:ascii="Times New Roman" w:hAnsi="Times New Roman" w:cs="Times New Roman"/>
          <w:sz w:val="24"/>
          <w:szCs w:val="24"/>
        </w:rPr>
      </w:pPr>
    </w:p>
    <w:p w:rsidR="00AA3DB2" w:rsidRDefault="00AA3DB2" w:rsidP="002A5F21">
      <w:pPr>
        <w:pStyle w:val="ListParagraph"/>
        <w:ind w:firstLine="720"/>
        <w:jc w:val="both"/>
        <w:rPr>
          <w:rFonts w:ascii="Times New Roman" w:hAnsi="Times New Roman" w:cs="Times New Roman"/>
          <w:sz w:val="24"/>
          <w:szCs w:val="24"/>
        </w:rPr>
      </w:pPr>
    </w:p>
    <w:p w:rsidR="00AA3DB2" w:rsidRDefault="00AA3DB2" w:rsidP="002A5F21">
      <w:pPr>
        <w:pStyle w:val="ListParagraph"/>
        <w:ind w:firstLine="720"/>
        <w:jc w:val="both"/>
        <w:rPr>
          <w:rFonts w:ascii="Times New Roman" w:hAnsi="Times New Roman" w:cs="Times New Roman"/>
          <w:sz w:val="24"/>
          <w:szCs w:val="24"/>
        </w:rPr>
      </w:pPr>
    </w:p>
    <w:p w:rsidR="00AA3DB2" w:rsidRDefault="00AA3DB2" w:rsidP="002A5F21">
      <w:pPr>
        <w:pStyle w:val="ListParagraph"/>
        <w:ind w:firstLine="720"/>
        <w:jc w:val="both"/>
        <w:rPr>
          <w:rFonts w:ascii="Times New Roman" w:hAnsi="Times New Roman" w:cs="Times New Roman"/>
          <w:sz w:val="24"/>
          <w:szCs w:val="24"/>
        </w:rPr>
      </w:pPr>
    </w:p>
    <w:p w:rsidR="00AA3DB2" w:rsidRDefault="00AA3DB2" w:rsidP="00AA3DB2">
      <w:pPr>
        <w:pStyle w:val="ListParagraph"/>
        <w:ind w:firstLine="2399"/>
        <w:jc w:val="both"/>
        <w:rPr>
          <w:rFonts w:ascii="Times New Roman" w:hAnsi="Times New Roman" w:cs="Times New Roman"/>
          <w:b/>
          <w:sz w:val="24"/>
          <w:szCs w:val="24"/>
        </w:rPr>
      </w:pPr>
      <w:r w:rsidRPr="00AA3DB2">
        <w:rPr>
          <w:rFonts w:ascii="Times New Roman" w:hAnsi="Times New Roman" w:cs="Times New Roman"/>
          <w:b/>
          <w:sz w:val="24"/>
          <w:szCs w:val="24"/>
        </w:rPr>
        <w:t>DAFTAR PUSTAKA</w:t>
      </w:r>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A3DB2">
        <w:rPr>
          <w:rFonts w:ascii="Times New Roman" w:hAnsi="Times New Roman" w:cs="Times New Roman"/>
          <w:noProof/>
          <w:sz w:val="24"/>
          <w:szCs w:val="24"/>
        </w:rPr>
        <w:t xml:space="preserve">Aditya, A. (2016). Sepak Bola. </w:t>
      </w:r>
      <w:r w:rsidRPr="00AA3DB2">
        <w:rPr>
          <w:rFonts w:ascii="Times New Roman" w:hAnsi="Times New Roman" w:cs="Times New Roman"/>
          <w:i/>
          <w:iCs/>
          <w:noProof/>
          <w:sz w:val="24"/>
          <w:szCs w:val="24"/>
        </w:rPr>
        <w:t>Wikipedia</w:t>
      </w:r>
      <w:r w:rsidRPr="00AA3DB2">
        <w:rPr>
          <w:rFonts w:ascii="Times New Roman" w:hAnsi="Times New Roman" w:cs="Times New Roman"/>
          <w:noProof/>
          <w:sz w:val="24"/>
          <w:szCs w:val="24"/>
        </w:rPr>
        <w:t>.</w:t>
      </w:r>
      <w:bookmarkStart w:id="0" w:name="_GoBack"/>
      <w:bookmarkEnd w:id="0"/>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3DB2">
        <w:rPr>
          <w:rFonts w:ascii="Times New Roman" w:hAnsi="Times New Roman" w:cs="Times New Roman"/>
          <w:noProof/>
          <w:sz w:val="24"/>
          <w:szCs w:val="24"/>
        </w:rPr>
        <w:t xml:space="preserve">Burstiando, R., &amp; Nurkholis, M. (2018). Permainan Invasi dan Permainan Netting untuk Meningkatkan Keterampilan Gerak Dasar Fundamental Siswa SD Negeri Se Kecamatan Mojoroto Kota Kediri. </w:t>
      </w:r>
      <w:r w:rsidRPr="00AA3DB2">
        <w:rPr>
          <w:rFonts w:ascii="Times New Roman" w:hAnsi="Times New Roman" w:cs="Times New Roman"/>
          <w:i/>
          <w:iCs/>
          <w:noProof/>
          <w:sz w:val="24"/>
          <w:szCs w:val="24"/>
        </w:rPr>
        <w:t>SPORTIF</w:t>
      </w:r>
      <w:r w:rsidRPr="00AA3DB2">
        <w:rPr>
          <w:rFonts w:ascii="Times New Roman" w:hAnsi="Times New Roman" w:cs="Times New Roman"/>
          <w:noProof/>
          <w:sz w:val="24"/>
          <w:szCs w:val="24"/>
        </w:rPr>
        <w:t>. https://doi.org/10.29407/js_unpgri.v3i2.11892</w:t>
      </w:r>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3DB2">
        <w:rPr>
          <w:rFonts w:ascii="Times New Roman" w:hAnsi="Times New Roman" w:cs="Times New Roman"/>
          <w:i/>
          <w:iCs/>
          <w:noProof/>
          <w:sz w:val="24"/>
          <w:szCs w:val="24"/>
        </w:rPr>
        <w:t>Evaluasi Pembinaan Prestasi Olahraga Bola Basket di Kabupaten Magetan</w:t>
      </w:r>
      <w:r w:rsidRPr="00AA3DB2">
        <w:rPr>
          <w:rFonts w:ascii="Times New Roman" w:hAnsi="Times New Roman" w:cs="Times New Roman"/>
          <w:noProof/>
          <w:sz w:val="24"/>
          <w:szCs w:val="24"/>
        </w:rPr>
        <w:t>. (2017). https://doi.org/10.15294/miki.v7i1.9520</w:t>
      </w:r>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3DB2">
        <w:rPr>
          <w:rFonts w:ascii="Times New Roman" w:hAnsi="Times New Roman" w:cs="Times New Roman"/>
          <w:noProof/>
          <w:sz w:val="24"/>
          <w:szCs w:val="24"/>
        </w:rPr>
        <w:t xml:space="preserve">Karya, T. R. T. (2017). Penerapan Model Pembelajaran Kooperatif Tipe Numbered Head Together untuk Meningkatkan Aktivitas dan Hasil Belajar Teknik Dasar Passing Bola Basket. </w:t>
      </w:r>
      <w:r w:rsidRPr="00AA3DB2">
        <w:rPr>
          <w:rFonts w:ascii="Times New Roman" w:hAnsi="Times New Roman" w:cs="Times New Roman"/>
          <w:i/>
          <w:iCs/>
          <w:noProof/>
          <w:sz w:val="24"/>
          <w:szCs w:val="24"/>
        </w:rPr>
        <w:t>Pendidikan Jasmani, Kesehatan, Dan Rekreasi</w:t>
      </w:r>
      <w:r w:rsidRPr="00AA3DB2">
        <w:rPr>
          <w:rFonts w:ascii="Times New Roman" w:hAnsi="Times New Roman" w:cs="Times New Roman"/>
          <w:noProof/>
          <w:sz w:val="24"/>
          <w:szCs w:val="24"/>
        </w:rPr>
        <w:t>.</w:t>
      </w:r>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3DB2">
        <w:rPr>
          <w:rFonts w:ascii="Times New Roman" w:hAnsi="Times New Roman" w:cs="Times New Roman"/>
          <w:noProof/>
          <w:sz w:val="24"/>
          <w:szCs w:val="24"/>
        </w:rPr>
        <w:t xml:space="preserve">Rubiana, I. (2017). Pengaruh Pembelajaran Shooting Dengan Alat Bantu Rentangan Tali Terhadap Hasil Shooting (free throw) Dalam Permainan Bola Basket. </w:t>
      </w:r>
      <w:r w:rsidRPr="00AA3DB2">
        <w:rPr>
          <w:rFonts w:ascii="Times New Roman" w:hAnsi="Times New Roman" w:cs="Times New Roman"/>
          <w:i/>
          <w:iCs/>
          <w:noProof/>
          <w:sz w:val="24"/>
          <w:szCs w:val="24"/>
        </w:rPr>
        <w:t>Jurnal Siliwangi</w:t>
      </w:r>
      <w:r w:rsidRPr="00AA3DB2">
        <w:rPr>
          <w:rFonts w:ascii="Times New Roman" w:hAnsi="Times New Roman" w:cs="Times New Roman"/>
          <w:noProof/>
          <w:sz w:val="24"/>
          <w:szCs w:val="24"/>
        </w:rPr>
        <w:t>.</w:t>
      </w:r>
    </w:p>
    <w:p w:rsidR="00AA3DB2" w:rsidRPr="00AA3DB2" w:rsidRDefault="00AA3DB2" w:rsidP="00AA3DB2">
      <w:pPr>
        <w:widowControl w:val="0"/>
        <w:autoSpaceDE w:val="0"/>
        <w:autoSpaceDN w:val="0"/>
        <w:adjustRightInd w:val="0"/>
        <w:spacing w:line="240" w:lineRule="auto"/>
        <w:ind w:left="480" w:hanging="480"/>
        <w:jc w:val="both"/>
        <w:rPr>
          <w:rFonts w:ascii="Times New Roman" w:hAnsi="Times New Roman" w:cs="Times New Roman"/>
          <w:noProof/>
          <w:sz w:val="24"/>
        </w:rPr>
      </w:pPr>
      <w:r w:rsidRPr="00AA3DB2">
        <w:rPr>
          <w:rFonts w:ascii="Times New Roman" w:hAnsi="Times New Roman" w:cs="Times New Roman"/>
          <w:noProof/>
          <w:sz w:val="24"/>
          <w:szCs w:val="24"/>
        </w:rPr>
        <w:t xml:space="preserve">Suciati, Sumarti, &amp; Sunarti, I. (2019). Media Pembelajaran Berbasis Webtoon untuk Menafsrikan Pandangan Pengarang Dalam Novel. </w:t>
      </w:r>
      <w:r w:rsidRPr="00AA3DB2">
        <w:rPr>
          <w:rFonts w:ascii="Times New Roman" w:hAnsi="Times New Roman" w:cs="Times New Roman"/>
          <w:i/>
          <w:iCs/>
          <w:noProof/>
          <w:sz w:val="24"/>
          <w:szCs w:val="24"/>
        </w:rPr>
        <w:t>J-Simbol (Bahasa, Sastra, Dan Pembelajarannya)</w:t>
      </w:r>
      <w:r w:rsidRPr="00AA3DB2">
        <w:rPr>
          <w:rFonts w:ascii="Times New Roman" w:hAnsi="Times New Roman" w:cs="Times New Roman"/>
          <w:noProof/>
          <w:sz w:val="24"/>
          <w:szCs w:val="24"/>
        </w:rPr>
        <w:t>.</w:t>
      </w:r>
    </w:p>
    <w:p w:rsidR="00AA3DB2" w:rsidRPr="00AA3DB2" w:rsidRDefault="00AA3DB2" w:rsidP="00AA3DB2">
      <w:pPr>
        <w:pStyle w:val="ListParagraph"/>
        <w:ind w:firstLine="72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A5F21" w:rsidRPr="00AA3DB2" w:rsidRDefault="002A5F21">
      <w:pPr>
        <w:pStyle w:val="ListParagraph"/>
        <w:ind w:firstLine="720"/>
        <w:jc w:val="both"/>
        <w:rPr>
          <w:rFonts w:ascii="Times New Roman" w:hAnsi="Times New Roman" w:cs="Times New Roman"/>
          <w:b/>
          <w:sz w:val="24"/>
          <w:szCs w:val="24"/>
        </w:rPr>
      </w:pPr>
    </w:p>
    <w:sectPr w:rsidR="002A5F21" w:rsidRPr="00AA3DB2" w:rsidSect="000360B9">
      <w:headerReference w:type="default" r:id="rId9"/>
      <w:footerReference w:type="default" r:id="rId1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399E" w:rsidRDefault="003F399E" w:rsidP="000360B9">
      <w:pPr>
        <w:spacing w:after="0" w:line="240" w:lineRule="auto"/>
      </w:pPr>
      <w:r>
        <w:separator/>
      </w:r>
    </w:p>
  </w:endnote>
  <w:endnote w:type="continuationSeparator" w:id="0">
    <w:p w:rsidR="003F399E" w:rsidRDefault="003F399E" w:rsidP="00036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0B9" w:rsidRDefault="000360B9">
    <w:pPr>
      <w:pStyle w:val="Footer"/>
    </w:pPr>
  </w:p>
  <w:p w:rsidR="000360B9" w:rsidRDefault="00036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399E" w:rsidRDefault="003F399E" w:rsidP="000360B9">
      <w:pPr>
        <w:spacing w:after="0" w:line="240" w:lineRule="auto"/>
      </w:pPr>
      <w:r>
        <w:separator/>
      </w:r>
    </w:p>
  </w:footnote>
  <w:footnote w:type="continuationSeparator" w:id="0">
    <w:p w:rsidR="003F399E" w:rsidRDefault="003F399E" w:rsidP="000360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0B9" w:rsidRDefault="000360B9">
    <w:pPr>
      <w:pStyle w:val="Header"/>
    </w:pPr>
  </w:p>
  <w:p w:rsidR="000360B9" w:rsidRDefault="000360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AC61F1"/>
    <w:multiLevelType w:val="hybridMultilevel"/>
    <w:tmpl w:val="9996B7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0B9"/>
    <w:rsid w:val="000360B9"/>
    <w:rsid w:val="00076B8E"/>
    <w:rsid w:val="00231885"/>
    <w:rsid w:val="002A5F21"/>
    <w:rsid w:val="003F399E"/>
    <w:rsid w:val="009319B5"/>
    <w:rsid w:val="00977073"/>
    <w:rsid w:val="00AA3DB2"/>
    <w:rsid w:val="00BA18FB"/>
    <w:rsid w:val="00FF0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0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0B9"/>
  </w:style>
  <w:style w:type="paragraph" w:styleId="Footer">
    <w:name w:val="footer"/>
    <w:basedOn w:val="Normal"/>
    <w:link w:val="FooterChar"/>
    <w:uiPriority w:val="99"/>
    <w:unhideWhenUsed/>
    <w:rsid w:val="000360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0B9"/>
  </w:style>
  <w:style w:type="paragraph" w:styleId="BalloonText">
    <w:name w:val="Balloon Text"/>
    <w:basedOn w:val="Normal"/>
    <w:link w:val="BalloonTextChar"/>
    <w:uiPriority w:val="99"/>
    <w:semiHidden/>
    <w:unhideWhenUsed/>
    <w:rsid w:val="000360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0B9"/>
    <w:rPr>
      <w:rFonts w:ascii="Tahoma" w:hAnsi="Tahoma" w:cs="Tahoma"/>
      <w:sz w:val="16"/>
      <w:szCs w:val="16"/>
    </w:rPr>
  </w:style>
  <w:style w:type="paragraph" w:styleId="ListParagraph">
    <w:name w:val="List Paragraph"/>
    <w:basedOn w:val="Normal"/>
    <w:uiPriority w:val="34"/>
    <w:qFormat/>
    <w:rsid w:val="000360B9"/>
    <w:pPr>
      <w:ind w:left="720"/>
      <w:contextualSpacing/>
    </w:pPr>
  </w:style>
  <w:style w:type="paragraph" w:styleId="NormalWeb">
    <w:name w:val="Normal (Web)"/>
    <w:basedOn w:val="Normal"/>
    <w:uiPriority w:val="99"/>
    <w:semiHidden/>
    <w:unhideWhenUsed/>
    <w:rsid w:val="000360B9"/>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0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0B9"/>
  </w:style>
  <w:style w:type="paragraph" w:styleId="Footer">
    <w:name w:val="footer"/>
    <w:basedOn w:val="Normal"/>
    <w:link w:val="FooterChar"/>
    <w:uiPriority w:val="99"/>
    <w:unhideWhenUsed/>
    <w:rsid w:val="000360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0B9"/>
  </w:style>
  <w:style w:type="paragraph" w:styleId="BalloonText">
    <w:name w:val="Balloon Text"/>
    <w:basedOn w:val="Normal"/>
    <w:link w:val="BalloonTextChar"/>
    <w:uiPriority w:val="99"/>
    <w:semiHidden/>
    <w:unhideWhenUsed/>
    <w:rsid w:val="000360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0B9"/>
    <w:rPr>
      <w:rFonts w:ascii="Tahoma" w:hAnsi="Tahoma" w:cs="Tahoma"/>
      <w:sz w:val="16"/>
      <w:szCs w:val="16"/>
    </w:rPr>
  </w:style>
  <w:style w:type="paragraph" w:styleId="ListParagraph">
    <w:name w:val="List Paragraph"/>
    <w:basedOn w:val="Normal"/>
    <w:uiPriority w:val="34"/>
    <w:qFormat/>
    <w:rsid w:val="000360B9"/>
    <w:pPr>
      <w:ind w:left="720"/>
      <w:contextualSpacing/>
    </w:pPr>
  </w:style>
  <w:style w:type="paragraph" w:styleId="NormalWeb">
    <w:name w:val="Normal (Web)"/>
    <w:basedOn w:val="Normal"/>
    <w:uiPriority w:val="99"/>
    <w:semiHidden/>
    <w:unhideWhenUsed/>
    <w:rsid w:val="000360B9"/>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9384">
      <w:bodyDiv w:val="1"/>
      <w:marLeft w:val="0"/>
      <w:marRight w:val="0"/>
      <w:marTop w:val="0"/>
      <w:marBottom w:val="0"/>
      <w:divBdr>
        <w:top w:val="none" w:sz="0" w:space="0" w:color="auto"/>
        <w:left w:val="none" w:sz="0" w:space="0" w:color="auto"/>
        <w:bottom w:val="none" w:sz="0" w:space="0" w:color="auto"/>
        <w:right w:val="none" w:sz="0" w:space="0" w:color="auto"/>
      </w:divBdr>
    </w:div>
    <w:div w:id="20057679">
      <w:bodyDiv w:val="1"/>
      <w:marLeft w:val="0"/>
      <w:marRight w:val="0"/>
      <w:marTop w:val="0"/>
      <w:marBottom w:val="0"/>
      <w:divBdr>
        <w:top w:val="none" w:sz="0" w:space="0" w:color="auto"/>
        <w:left w:val="none" w:sz="0" w:space="0" w:color="auto"/>
        <w:bottom w:val="none" w:sz="0" w:space="0" w:color="auto"/>
        <w:right w:val="none" w:sz="0" w:space="0" w:color="auto"/>
      </w:divBdr>
    </w:div>
    <w:div w:id="84965164">
      <w:bodyDiv w:val="1"/>
      <w:marLeft w:val="0"/>
      <w:marRight w:val="0"/>
      <w:marTop w:val="0"/>
      <w:marBottom w:val="0"/>
      <w:divBdr>
        <w:top w:val="none" w:sz="0" w:space="0" w:color="auto"/>
        <w:left w:val="none" w:sz="0" w:space="0" w:color="auto"/>
        <w:bottom w:val="none" w:sz="0" w:space="0" w:color="auto"/>
        <w:right w:val="none" w:sz="0" w:space="0" w:color="auto"/>
      </w:divBdr>
    </w:div>
    <w:div w:id="127212632">
      <w:bodyDiv w:val="1"/>
      <w:marLeft w:val="0"/>
      <w:marRight w:val="0"/>
      <w:marTop w:val="0"/>
      <w:marBottom w:val="0"/>
      <w:divBdr>
        <w:top w:val="none" w:sz="0" w:space="0" w:color="auto"/>
        <w:left w:val="none" w:sz="0" w:space="0" w:color="auto"/>
        <w:bottom w:val="none" w:sz="0" w:space="0" w:color="auto"/>
        <w:right w:val="none" w:sz="0" w:space="0" w:color="auto"/>
      </w:divBdr>
    </w:div>
    <w:div w:id="259870325">
      <w:bodyDiv w:val="1"/>
      <w:marLeft w:val="0"/>
      <w:marRight w:val="0"/>
      <w:marTop w:val="0"/>
      <w:marBottom w:val="0"/>
      <w:divBdr>
        <w:top w:val="none" w:sz="0" w:space="0" w:color="auto"/>
        <w:left w:val="none" w:sz="0" w:space="0" w:color="auto"/>
        <w:bottom w:val="none" w:sz="0" w:space="0" w:color="auto"/>
        <w:right w:val="none" w:sz="0" w:space="0" w:color="auto"/>
      </w:divBdr>
    </w:div>
    <w:div w:id="299072615">
      <w:bodyDiv w:val="1"/>
      <w:marLeft w:val="0"/>
      <w:marRight w:val="0"/>
      <w:marTop w:val="0"/>
      <w:marBottom w:val="0"/>
      <w:divBdr>
        <w:top w:val="none" w:sz="0" w:space="0" w:color="auto"/>
        <w:left w:val="none" w:sz="0" w:space="0" w:color="auto"/>
        <w:bottom w:val="none" w:sz="0" w:space="0" w:color="auto"/>
        <w:right w:val="none" w:sz="0" w:space="0" w:color="auto"/>
      </w:divBdr>
    </w:div>
    <w:div w:id="407193664">
      <w:bodyDiv w:val="1"/>
      <w:marLeft w:val="0"/>
      <w:marRight w:val="0"/>
      <w:marTop w:val="0"/>
      <w:marBottom w:val="0"/>
      <w:divBdr>
        <w:top w:val="none" w:sz="0" w:space="0" w:color="auto"/>
        <w:left w:val="none" w:sz="0" w:space="0" w:color="auto"/>
        <w:bottom w:val="none" w:sz="0" w:space="0" w:color="auto"/>
        <w:right w:val="none" w:sz="0" w:space="0" w:color="auto"/>
      </w:divBdr>
    </w:div>
    <w:div w:id="652371709">
      <w:bodyDiv w:val="1"/>
      <w:marLeft w:val="0"/>
      <w:marRight w:val="0"/>
      <w:marTop w:val="0"/>
      <w:marBottom w:val="0"/>
      <w:divBdr>
        <w:top w:val="none" w:sz="0" w:space="0" w:color="auto"/>
        <w:left w:val="none" w:sz="0" w:space="0" w:color="auto"/>
        <w:bottom w:val="none" w:sz="0" w:space="0" w:color="auto"/>
        <w:right w:val="none" w:sz="0" w:space="0" w:color="auto"/>
      </w:divBdr>
    </w:div>
    <w:div w:id="655302455">
      <w:bodyDiv w:val="1"/>
      <w:marLeft w:val="0"/>
      <w:marRight w:val="0"/>
      <w:marTop w:val="0"/>
      <w:marBottom w:val="0"/>
      <w:divBdr>
        <w:top w:val="none" w:sz="0" w:space="0" w:color="auto"/>
        <w:left w:val="none" w:sz="0" w:space="0" w:color="auto"/>
        <w:bottom w:val="none" w:sz="0" w:space="0" w:color="auto"/>
        <w:right w:val="none" w:sz="0" w:space="0" w:color="auto"/>
      </w:divBdr>
    </w:div>
    <w:div w:id="664431882">
      <w:bodyDiv w:val="1"/>
      <w:marLeft w:val="0"/>
      <w:marRight w:val="0"/>
      <w:marTop w:val="0"/>
      <w:marBottom w:val="0"/>
      <w:divBdr>
        <w:top w:val="none" w:sz="0" w:space="0" w:color="auto"/>
        <w:left w:val="none" w:sz="0" w:space="0" w:color="auto"/>
        <w:bottom w:val="none" w:sz="0" w:space="0" w:color="auto"/>
        <w:right w:val="none" w:sz="0" w:space="0" w:color="auto"/>
      </w:divBdr>
    </w:div>
    <w:div w:id="1602449600">
      <w:bodyDiv w:val="1"/>
      <w:marLeft w:val="0"/>
      <w:marRight w:val="0"/>
      <w:marTop w:val="0"/>
      <w:marBottom w:val="0"/>
      <w:divBdr>
        <w:top w:val="none" w:sz="0" w:space="0" w:color="auto"/>
        <w:left w:val="none" w:sz="0" w:space="0" w:color="auto"/>
        <w:bottom w:val="none" w:sz="0" w:space="0" w:color="auto"/>
        <w:right w:val="none" w:sz="0" w:space="0" w:color="auto"/>
      </w:divBdr>
    </w:div>
    <w:div w:id="1620644647">
      <w:bodyDiv w:val="1"/>
      <w:marLeft w:val="0"/>
      <w:marRight w:val="0"/>
      <w:marTop w:val="0"/>
      <w:marBottom w:val="0"/>
      <w:divBdr>
        <w:top w:val="none" w:sz="0" w:space="0" w:color="auto"/>
        <w:left w:val="none" w:sz="0" w:space="0" w:color="auto"/>
        <w:bottom w:val="none" w:sz="0" w:space="0" w:color="auto"/>
        <w:right w:val="none" w:sz="0" w:space="0" w:color="auto"/>
      </w:divBdr>
    </w:div>
    <w:div w:id="1751582916">
      <w:bodyDiv w:val="1"/>
      <w:marLeft w:val="0"/>
      <w:marRight w:val="0"/>
      <w:marTop w:val="0"/>
      <w:marBottom w:val="0"/>
      <w:divBdr>
        <w:top w:val="none" w:sz="0" w:space="0" w:color="auto"/>
        <w:left w:val="none" w:sz="0" w:space="0" w:color="auto"/>
        <w:bottom w:val="none" w:sz="0" w:space="0" w:color="auto"/>
        <w:right w:val="none" w:sz="0" w:space="0" w:color="auto"/>
      </w:divBdr>
    </w:div>
    <w:div w:id="1799451993">
      <w:bodyDiv w:val="1"/>
      <w:marLeft w:val="0"/>
      <w:marRight w:val="0"/>
      <w:marTop w:val="0"/>
      <w:marBottom w:val="0"/>
      <w:divBdr>
        <w:top w:val="none" w:sz="0" w:space="0" w:color="auto"/>
        <w:left w:val="none" w:sz="0" w:space="0" w:color="auto"/>
        <w:bottom w:val="none" w:sz="0" w:space="0" w:color="auto"/>
        <w:right w:val="none" w:sz="0" w:space="0" w:color="auto"/>
      </w:divBdr>
    </w:div>
    <w:div w:id="1811826290">
      <w:bodyDiv w:val="1"/>
      <w:marLeft w:val="0"/>
      <w:marRight w:val="0"/>
      <w:marTop w:val="0"/>
      <w:marBottom w:val="0"/>
      <w:divBdr>
        <w:top w:val="none" w:sz="0" w:space="0" w:color="auto"/>
        <w:left w:val="none" w:sz="0" w:space="0" w:color="auto"/>
        <w:bottom w:val="none" w:sz="0" w:space="0" w:color="auto"/>
        <w:right w:val="none" w:sz="0" w:space="0" w:color="auto"/>
      </w:divBdr>
    </w:div>
    <w:div w:id="1883205942">
      <w:bodyDiv w:val="1"/>
      <w:marLeft w:val="0"/>
      <w:marRight w:val="0"/>
      <w:marTop w:val="0"/>
      <w:marBottom w:val="0"/>
      <w:divBdr>
        <w:top w:val="none" w:sz="0" w:space="0" w:color="auto"/>
        <w:left w:val="none" w:sz="0" w:space="0" w:color="auto"/>
        <w:bottom w:val="none" w:sz="0" w:space="0" w:color="auto"/>
        <w:right w:val="none" w:sz="0" w:space="0" w:color="auto"/>
      </w:divBdr>
    </w:div>
    <w:div w:id="1943487460">
      <w:bodyDiv w:val="1"/>
      <w:marLeft w:val="0"/>
      <w:marRight w:val="0"/>
      <w:marTop w:val="0"/>
      <w:marBottom w:val="0"/>
      <w:divBdr>
        <w:top w:val="none" w:sz="0" w:space="0" w:color="auto"/>
        <w:left w:val="none" w:sz="0" w:space="0" w:color="auto"/>
        <w:bottom w:val="none" w:sz="0" w:space="0" w:color="auto"/>
        <w:right w:val="none" w:sz="0" w:space="0" w:color="auto"/>
      </w:divBdr>
    </w:div>
    <w:div w:id="2110810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EDAF8-E4D8-4E29-B994-0B899DBEB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3</Pages>
  <Words>2975</Words>
  <Characters>1696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riya</dc:creator>
  <cp:lastModifiedBy>Apriya</cp:lastModifiedBy>
  <cp:revision>2</cp:revision>
  <dcterms:created xsi:type="dcterms:W3CDTF">2020-10-21T17:59:00Z</dcterms:created>
  <dcterms:modified xsi:type="dcterms:W3CDTF">2020-10-2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041095-a38e-3f31-9d89-1a25ea4f7d86</vt:lpwstr>
  </property>
</Properties>
</file>